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8828"/>
      </w:tblGrid>
      <w:tr w:rsidR="00621D1F" w:rsidRPr="00C84B50" w:rsidTr="00C84B50">
        <w:tc>
          <w:tcPr>
            <w:tcW w:w="3750" w:type="pct"/>
            <w:hideMark/>
          </w:tcPr>
          <w:p w:rsidR="00837968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t>Estimado ALICIA IVONNE FIGUEROA BARRA,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 xml:space="preserve">Junto con saludarlo, me es muy grato comunicarle que hemos alcanzado una primera decisión sobre su artículo enviado a Revista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Revista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 Signos. Estudios de Lingüística, "El deterioro de la fluidez verbal como marcador de déficit comunicativo primario en el primer episodio de esquizofrenia"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 xml:space="preserve">Basados en las 02 revisiones adjuntas más abajo, nuestra decisión es que su trabajo es preliminarmente aceptado con enmiendas y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reevaluable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>.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Como podrá apreciar, todos coinciden junto al Editor en Jefe en la calidad del artículo y nos interesa su publicación. Al mismo tiempo, se realizan importantes comentarios que vale la pena ser atendidos para poder aceptarlo definitivamente.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n la nueva presentación de su trabajo, se ruega adjuntar una carta en la que indique de manera específica de qué modo se ha dado solución o incorporado cada sugerencia y comentario de los evaluadores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Le recuerdo que una vez enviado el presente Informe de evaluación, dispone de un plazo de 45 días para mandar una nueva versión del trabajo mediante la plataforma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Quedo atento a su nuevo envío, el cual será enviado a los mismos revisores para contar con su aprobación definitiva.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Saludos cordiales,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Giovanni Parodi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ditor en Jef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------------------------------------------------------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Revisor/a A: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Originalidad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1. ¿Hace el trabajo una contribución importante e innovadora al área de estudio?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ión de innovación: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2. Metodología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2.1. ¿Es la metodología adecuada, precisa y está descrita claramente?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¿Se consignan los objetivos explícitamente y son coherentes con los aspectos metodológicos?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ión de metodología: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lastRenderedPageBreak/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ión cualitativa: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Detalle y especifique comentarios que releven fortalezas y debilidades de la secciones Originalidad y Metodología, los cuales pueden ayudar al au</w:t>
            </w:r>
            <w:r w:rsidR="00C84B50">
              <w:rPr>
                <w:rFonts w:ascii="Times New Roman" w:hAnsi="Times New Roman" w:cs="Times New Roman"/>
                <w:sz w:val="24"/>
              </w:rPr>
              <w:t>tor(es) a mejorar su trabajo.</w:t>
            </w:r>
            <w:r w:rsid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n cuanto al aspecto de originalidad, el manuscrito cumple con lo esperado a un artículo de investigación, al adoptar una clara perspectiva teórica, en este caso la Lingüística Clínica Funcional, y se enmarca y define adecuadamente la fluidez verbal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Además, se destaca el trabajo colaborativo internacional y el aporte respecto de establecer un marcador clínico primario para la esquizofrenia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n términos metodológicos, se debe explicitar el enfoque, el alcance, la pregunta de investigación y las variables de estudio, ya que solo se señala el diseño. Estos elementos aportan a la validez y coherencia metodológica.</w:t>
            </w:r>
          </w:p>
          <w:p w:rsidR="00C84B50" w:rsidRDefault="00C84B50" w:rsidP="00C84B50">
            <w:pPr>
              <w:jc w:val="both"/>
              <w:rPr>
                <w:rFonts w:ascii="Times New Roman" w:hAnsi="Times New Roman" w:cs="Times New Roman"/>
                <w:sz w:val="24"/>
                <w:highlight w:val="yellow"/>
              </w:rPr>
            </w:pPr>
          </w:p>
          <w:p w:rsidR="00E713A0" w:rsidRPr="00C84B50" w:rsidRDefault="00E713A0" w:rsidP="00C84B50">
            <w:pPr>
              <w:jc w:val="both"/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</w:t>
            </w:r>
            <w:r w:rsidR="00837968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página 8: se incluyen las preguntas de investigación, las variables están explicadas en el marco y en una tabla donde se resume el enfoque que se va a adoptar, el alcance del estudio de la</w:t>
            </w:r>
            <w:r w:rsidR="00E1066F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FV</w:t>
            </w:r>
            <w:r w:rsidR="00837968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se desarrolla a través de todo el trabajo </w:t>
            </w: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)</w:t>
            </w:r>
          </w:p>
          <w:p w:rsidR="00E713A0" w:rsidRPr="00C84B50" w:rsidRDefault="00E713A0" w:rsidP="00C84B50">
            <w:pPr>
              <w:rPr>
                <w:rFonts w:ascii="Times New Roman" w:hAnsi="Times New Roman" w:cs="Times New Roman"/>
                <w:sz w:val="24"/>
                <w:highlight w:val="yellow"/>
              </w:rPr>
            </w:pPr>
          </w:p>
          <w:p w:rsidR="00837968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t>Además, es conveniente explicitar qué comité de bioética certifica este trabajo.</w:t>
            </w:r>
            <w:r w:rsidR="00E713A0" w:rsidRPr="00C84B50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C84B50" w:rsidRDefault="00C84B50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</w:p>
          <w:p w:rsidR="00C84B50" w:rsidRDefault="00E713A0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</w:t>
            </w:r>
            <w:r w:rsidR="00837968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página 6 cita Comité de Ética Científica del SSMS Servicio de Salud Metropolitano Sur, 2016, memo 155)</w:t>
            </w:r>
          </w:p>
          <w:p w:rsidR="00837968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  <w:highlight w:val="yellow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t xml:space="preserve">El empleo de tablas para la descripción de los participantes resulta muy aclaratoria. Se debe eso sí incluir los valores de acuerdo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interjueces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 para la validación de los criterios evaluados.</w:t>
            </w:r>
          </w:p>
          <w:p w:rsidR="00C84B50" w:rsidRPr="00C84B50" w:rsidRDefault="00C84B50" w:rsidP="00C84B50">
            <w:pPr>
              <w:rPr>
                <w:rFonts w:ascii="Times New Roman" w:hAnsi="Times New Roman" w:cs="Times New Roman"/>
                <w:sz w:val="24"/>
                <w:highlight w:val="yellow"/>
              </w:rPr>
            </w:pPr>
          </w:p>
          <w:p w:rsidR="00C84B50" w:rsidRPr="00C84B50" w:rsidRDefault="00E713A0" w:rsidP="00C84B50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( </w:t>
            </w:r>
            <w:r w:rsidR="00837968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página</w:t>
            </w: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7 </w:t>
            </w:r>
            <w:r w:rsidR="00837968"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se incluye el coeficiente de concordancia)</w:t>
            </w:r>
          </w:p>
          <w:p w:rsidR="00837968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br/>
              <w:t>En cuanto a aspectos formales, se debe revisar y corregir la ausencia de puntuación luego de la cita de (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Kay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Fiszbein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 &amp;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Opler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>, 1987). La cita de "(SCIDP, 1997a</w:t>
            </w:r>
            <w:proofErr w:type="gramStart"/>
            <w:r w:rsidRPr="00C84B50">
              <w:rPr>
                <w:rFonts w:ascii="Times New Roman" w:hAnsi="Times New Roman" w:cs="Times New Roman"/>
                <w:sz w:val="24"/>
              </w:rPr>
              <w:t>,b</w:t>
            </w:r>
            <w:proofErr w:type="gramEnd"/>
            <w:r w:rsidRPr="00C84B50">
              <w:rPr>
                <w:rFonts w:ascii="Times New Roman" w:hAnsi="Times New Roman" w:cs="Times New Roman"/>
                <w:sz w:val="24"/>
              </w:rPr>
              <w:t>)", que al parecer corresponde al DSM-IV, no está referenciada, solo la del DSM-IV.</w:t>
            </w:r>
          </w:p>
          <w:p w:rsidR="00C84B50" w:rsidRDefault="00C84B50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</w:p>
          <w:p w:rsidR="00837968" w:rsidRPr="00C84B50" w:rsidRDefault="00837968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</w:t>
            </w:r>
            <w:proofErr w:type="gram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página</w:t>
            </w:r>
            <w:proofErr w:type="gram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20 se incluye referencia completa además del eje del DSM IV </w:t>
            </w: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fldChar w:fldCharType="begin" w:fldLock="1"/>
            </w: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instrText xml:space="preserve">ADDIN Mendeley Bibliography CSL_BIBLIOGRAPHY </w:instrText>
            </w: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fldChar w:fldCharType="separate"/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Kay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, S.,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Fiszbein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, A., &amp;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Opler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, L. (1987).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The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positive and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negative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syndrome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scale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(PANSS)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for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schizophrenia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.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Schizophrenia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Bulletin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, 13(2), 261–276.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Retrieved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</w:t>
            </w:r>
            <w:proofErr w:type="spellStart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from</w:t>
            </w:r>
            <w:proofErr w:type="spellEnd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 xml:space="preserve"> http://www.ncbi.nlm.nih.gov/pubmed/3616518)</w:t>
            </w:r>
          </w:p>
          <w:p w:rsidR="00C84B50" w:rsidRDefault="00837968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fldChar w:fldCharType="end"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3. Marco de referencia 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¿Ofrece el trabajo un respaldo teórico adecuado, a partir de referencias bibliográficas actualizadas (al menos el 75% de las referencias corresponden a la última década)?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lastRenderedPageBreak/>
              <w:t>Evaluación</w:t>
            </w:r>
            <w:r w:rsidR="00C84B50" w:rsidRPr="00C84B50">
              <w:rPr>
                <w:rFonts w:ascii="Times New Roman" w:hAnsi="Times New Roman" w:cs="Times New Roman"/>
                <w:sz w:val="24"/>
              </w:rPr>
              <w:t xml:space="preserve"> del marco de referencia: </w:t>
            </w:r>
            <w:r w:rsidR="00C84B50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4. Coherencia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¿En el trabajo, se encuentra el planteamiento del problema de modo coherente y se presenta con claridad, así como el modo de resolverlo</w:t>
            </w:r>
            <w:r w:rsidR="00C84B50" w:rsidRPr="00C84B50">
              <w:rPr>
                <w:rFonts w:ascii="Times New Roman" w:hAnsi="Times New Roman" w:cs="Times New Roman"/>
                <w:sz w:val="24"/>
              </w:rPr>
              <w:t>?</w:t>
            </w:r>
            <w:r w:rsidR="00C84B50" w:rsidRPr="00C84B50">
              <w:rPr>
                <w:rFonts w:ascii="Times New Roman" w:hAnsi="Times New Roman" w:cs="Times New Roman"/>
                <w:sz w:val="24"/>
              </w:rPr>
              <w:br/>
            </w:r>
            <w:r w:rsidR="00C84B50" w:rsidRPr="00C84B50">
              <w:rPr>
                <w:rFonts w:ascii="Times New Roman" w:hAnsi="Times New Roman" w:cs="Times New Roman"/>
                <w:sz w:val="24"/>
              </w:rPr>
              <w:br/>
              <w:t>Evaluación de coherencia: </w:t>
            </w:r>
            <w:r w:rsidR="00C84B50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Evaluación cualitativa: 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Detalle y especifique comentarios que releven fortalezas y debilidades de la secciones Marco de referencia y Coherencia, los cuales pueden ayudar al autor(es) a mejorar su trabajo.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: 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El Resumen cumple con los requerimientos generales.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 xml:space="preserve">Introducción: Se expone un tratamiento teórico adecuado, existe un buen establecimiento del nicho y se explicitan los objetivos del trabajo y la hipótesis. Presenta error de tipo </w:t>
            </w:r>
            <w:proofErr w:type="spellStart"/>
            <w:r w:rsidR="00621D1F" w:rsidRPr="00C84B50">
              <w:rPr>
                <w:rFonts w:ascii="Times New Roman" w:hAnsi="Times New Roman" w:cs="Times New Roman"/>
                <w:sz w:val="24"/>
              </w:rPr>
              <w:t>ortotipográfico</w:t>
            </w:r>
            <w:proofErr w:type="spellEnd"/>
            <w:r w:rsidR="00621D1F" w:rsidRPr="00C84B50">
              <w:rPr>
                <w:rFonts w:ascii="Times New Roman" w:hAnsi="Times New Roman" w:cs="Times New Roman"/>
                <w:sz w:val="24"/>
              </w:rPr>
              <w:t xml:space="preserve"> en la cita de </w:t>
            </w:r>
            <w:proofErr w:type="spellStart"/>
            <w:r w:rsidR="00621D1F" w:rsidRPr="00C84B50">
              <w:rPr>
                <w:rFonts w:ascii="Times New Roman" w:hAnsi="Times New Roman" w:cs="Times New Roman"/>
                <w:sz w:val="24"/>
              </w:rPr>
              <w:t>Slachevsky</w:t>
            </w:r>
            <w:proofErr w:type="spellEnd"/>
            <w:r w:rsidR="00621D1F" w:rsidRPr="00C84B50">
              <w:rPr>
                <w:rFonts w:ascii="Times New Roman" w:hAnsi="Times New Roman" w:cs="Times New Roman"/>
                <w:sz w:val="24"/>
              </w:rPr>
              <w:t xml:space="preserve"> (página 2). Además, es la primera vez que se cita, por lo que deberían estar todos los autores.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</w:p>
          <w:p w:rsidR="00C84B50" w:rsidRDefault="00837968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Corregido)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</w:p>
          <w:p w:rsidR="00837968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t>Marco teórico: Es un apartado con una buena revisión teórica de los conceptos centrales y de interés para el estudio, adopta una base teórica interesante como es la Lingüística Clínica Funcional y desde allí se define la fluidez verbal, concepto clave en este estudio.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n el apartado 1.2, se utiliza el conector "como es sabido por todos" para hacer la definición de esquizofrenia. Sugiero modificar</w:t>
            </w:r>
          </w:p>
          <w:p w:rsidR="00837968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proofErr w:type="gramStart"/>
            <w:r w:rsidRPr="00C84B50">
              <w:rPr>
                <w:rFonts w:ascii="Times New Roman" w:hAnsi="Times New Roman" w:cs="Times New Roman"/>
                <w:sz w:val="24"/>
              </w:rPr>
              <w:t>ese</w:t>
            </w:r>
            <w:proofErr w:type="gramEnd"/>
            <w:r w:rsidRPr="00C84B50">
              <w:rPr>
                <w:rFonts w:ascii="Times New Roman" w:hAnsi="Times New Roman" w:cs="Times New Roman"/>
                <w:sz w:val="24"/>
              </w:rPr>
              <w:t xml:space="preserve"> conector, ya que no todos saben qué es ni en qué consiste esta enfermedad.</w:t>
            </w:r>
          </w:p>
          <w:p w:rsidR="00C84B50" w:rsidRDefault="00C84B50" w:rsidP="00C84B50">
            <w:pPr>
              <w:rPr>
                <w:rFonts w:ascii="Times New Roman" w:hAnsi="Times New Roman" w:cs="Times New Roman"/>
                <w:sz w:val="24"/>
                <w:highlight w:val="yellow"/>
              </w:rPr>
            </w:pPr>
          </w:p>
          <w:p w:rsidR="00837968" w:rsidRPr="00C84B50" w:rsidRDefault="00837968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Corregido)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 xml:space="preserve">El apartado 3, </w:t>
            </w:r>
            <w:proofErr w:type="spellStart"/>
            <w:r w:rsidR="00621D1F" w:rsidRPr="00C84B50">
              <w:rPr>
                <w:rFonts w:ascii="Times New Roman" w:hAnsi="Times New Roman" w:cs="Times New Roman"/>
                <w:sz w:val="24"/>
              </w:rPr>
              <w:t>subapartado</w:t>
            </w:r>
            <w:proofErr w:type="spellEnd"/>
            <w:r w:rsidR="00621D1F" w:rsidRPr="00C84B50">
              <w:rPr>
                <w:rFonts w:ascii="Times New Roman" w:hAnsi="Times New Roman" w:cs="Times New Roman"/>
                <w:sz w:val="24"/>
              </w:rPr>
              <w:t xml:space="preserve"> 3.1 segundo párrafo dice: "A continuación, presentaremos los porcentajes de frecuencia de las variables en estudio e intentaremos las preguntas que sirvieron de base para este trabajo", debiesen por tanto explicitarse ambos elementos: preguntas y variables de estudio, así como también revisar y corregir la expresión el "intentaremos las preguntas". Al finalizar este párrafo, agregar punto final.</w:t>
            </w:r>
          </w:p>
          <w:p w:rsidR="00C84B50" w:rsidRPr="00C84B50" w:rsidRDefault="00C84B50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</w:p>
          <w:p w:rsidR="00C84B50" w:rsidRDefault="00E1066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página 8: se incluyen las preguntas de investigación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</w:p>
          <w:p w:rsidR="00E1066F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lastRenderedPageBreak/>
              <w:t xml:space="preserve">En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subapartado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 3.2 revisar puntuación. Asimismo, a lo largo del apartado de resultados, sugiero revisar la forma de presentar los valores p, ya que los "&lt;&gt;" se presentan en ocasiones como "p&lt;0,006&gt;" o bien. Esto podría causar confusión.</w:t>
            </w:r>
          </w:p>
          <w:p w:rsidR="00C84B50" w:rsidRDefault="00C84B50" w:rsidP="00C84B50">
            <w:pPr>
              <w:rPr>
                <w:rFonts w:ascii="Times New Roman" w:hAnsi="Times New Roman" w:cs="Times New Roman"/>
                <w:sz w:val="24"/>
                <w:highlight w:val="yellow"/>
              </w:rPr>
            </w:pPr>
          </w:p>
          <w:p w:rsidR="00C84B50" w:rsidRPr="00C84B50" w:rsidRDefault="00E1066F" w:rsidP="00C84B50">
            <w:pPr>
              <w:rPr>
                <w:rFonts w:ascii="Times New Roman" w:hAnsi="Times New Roman" w:cs="Times New Roman"/>
                <w:b/>
                <w:sz w:val="24"/>
                <w:highlight w:val="yellow"/>
              </w:rPr>
            </w:pPr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Corregido)</w:t>
            </w:r>
          </w:p>
          <w:p w:rsidR="00C84B50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  <w:highlight w:val="yellow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t>Aspectos formales en las referencias deben ser revisados y corregidos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 xml:space="preserve">Finalmente, pese a errores de tipo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ortotipográficos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t xml:space="preserve">, el trabajo es coherente y cumple con el objetivo planteado. Sería deseable incluir una pequeña discusión respecto de la hipótesis señalada y cómo se contrasta con los resultados obtenidos, los que sin duda </w:t>
            </w:r>
            <w:proofErr w:type="gramStart"/>
            <w:r w:rsidRPr="00C84B50">
              <w:rPr>
                <w:rFonts w:ascii="Times New Roman" w:hAnsi="Times New Roman" w:cs="Times New Roman"/>
                <w:sz w:val="24"/>
              </w:rPr>
              <w:t>resultan</w:t>
            </w:r>
            <w:proofErr w:type="gramEnd"/>
            <w:r w:rsidRPr="00C84B50">
              <w:rPr>
                <w:rFonts w:ascii="Times New Roman" w:hAnsi="Times New Roman" w:cs="Times New Roman"/>
                <w:sz w:val="24"/>
              </w:rPr>
              <w:t xml:space="preserve"> un aporte en el estudio clínico de la esquizofrenia.</w:t>
            </w:r>
          </w:p>
          <w:p w:rsidR="00C84B50" w:rsidRPr="00C84B50" w:rsidRDefault="00C84B5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BD6630" w:rsidRPr="00C84B50" w:rsidRDefault="00C84B50" w:rsidP="00C84B50">
            <w:pPr>
              <w:rPr>
                <w:rFonts w:ascii="Times New Roman" w:hAnsi="Times New Roman" w:cs="Times New Roman"/>
                <w:sz w:val="24"/>
              </w:rPr>
            </w:pPr>
            <w:bookmarkStart w:id="0" w:name="_GoBack"/>
            <w:r w:rsidRPr="00C84B50">
              <w:rPr>
                <w:rFonts w:ascii="Times New Roman" w:hAnsi="Times New Roman" w:cs="Times New Roman"/>
                <w:b/>
                <w:sz w:val="24"/>
                <w:highlight w:val="yellow"/>
              </w:rPr>
              <w:t>(Estas observaciones se responden en los apartados finales –discusión y conclusiones- de manera suficiente considerando lo acotado del trabajo)</w:t>
            </w:r>
            <w:r w:rsidR="00621D1F" w:rsidRPr="00C84B50">
              <w:rPr>
                <w:rFonts w:ascii="Times New Roman" w:hAnsi="Times New Roman" w:cs="Times New Roman"/>
                <w:b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b/>
                <w:sz w:val="24"/>
              </w:rPr>
              <w:br/>
            </w:r>
            <w:bookmarkEnd w:id="0"/>
            <w:r w:rsidR="00621D1F" w:rsidRPr="00C84B50">
              <w:rPr>
                <w:rFonts w:ascii="Times New Roman" w:hAnsi="Times New Roman" w:cs="Times New Roman"/>
                <w:sz w:val="24"/>
              </w:rPr>
              <w:t>------------------------------------------------------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  <w:t>------------------------------------------------------</w:t>
            </w:r>
            <w:r w:rsidR="00621D1F" w:rsidRPr="00C84B50">
              <w:rPr>
                <w:rFonts w:ascii="Times New Roman" w:hAnsi="Times New Roman" w:cs="Times New Roman"/>
                <w:sz w:val="24"/>
              </w:rPr>
              <w:br/>
            </w:r>
          </w:p>
          <w:p w:rsidR="00BD6630" w:rsidRPr="00C84B50" w:rsidRDefault="00BD663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BD6630" w:rsidRPr="00C84B50" w:rsidRDefault="00BD663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BD6630" w:rsidRPr="00C84B50" w:rsidRDefault="00BD663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BD6630" w:rsidRPr="00C84B50" w:rsidRDefault="00BD663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BD6630" w:rsidRPr="00C84B50" w:rsidRDefault="00BD6630" w:rsidP="00C84B50">
            <w:pPr>
              <w:rPr>
                <w:rFonts w:ascii="Times New Roman" w:hAnsi="Times New Roman" w:cs="Times New Roman"/>
                <w:sz w:val="24"/>
              </w:rPr>
            </w:pPr>
          </w:p>
          <w:p w:rsidR="00621D1F" w:rsidRPr="00C84B50" w:rsidRDefault="00621D1F" w:rsidP="00C84B50">
            <w:pPr>
              <w:rPr>
                <w:rFonts w:ascii="Times New Roman" w:hAnsi="Times New Roman" w:cs="Times New Roman"/>
                <w:sz w:val="24"/>
              </w:rPr>
            </w:pPr>
            <w:r w:rsidRPr="00C84B50">
              <w:rPr>
                <w:rFonts w:ascii="Times New Roman" w:hAnsi="Times New Roman" w:cs="Times New Roman"/>
                <w:sz w:val="24"/>
              </w:rPr>
              <w:t>Revisor/a C: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Originalidad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1. ¿Hace el trabajo una contribución importante e innovadora al área de estudio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t>? 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  <w:t>Evaluación de innovación: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2. Metodología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2.1. ¿Es la metodología adecuada, precisa y está descrita claramente?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¿Se consignan los objetivos explícitamente y son coherentes con los aspectos metodológicos?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="00E1066F" w:rsidRPr="00C84B50">
              <w:rPr>
                <w:rFonts w:ascii="Times New Roman" w:hAnsi="Times New Roman" w:cs="Times New Roman"/>
                <w:sz w:val="24"/>
              </w:rPr>
              <w:t>Evaluación de metodología: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t>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ión cualitativa: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lastRenderedPageBreak/>
              <w:t>Detalle y especifique comentarios que releven fortalezas y debilidades de la secciones Originalidad y Metodología, los cuales pueden ayudar al autor(es) a mejorar su trabajo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: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La originalidad radica en la aplicación de parámetros de análisis del discurso a las producciones de lenguaje 'peculiar' en casos de esquizofrenia. La innovación deriva de las consecuencias sobre el diagnóstico y la rehabilitación comunicativa de los pacientes afectados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Se hace necesario contar con mayores detalles del diseño metodológico y se pide incluir pregunta de investigación, así como mejorar los objetivos.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="00E1066F" w:rsidRPr="00C84B50">
              <w:rPr>
                <w:rFonts w:ascii="Times New Roman" w:hAnsi="Times New Roman" w:cs="Times New Roman"/>
                <w:sz w:val="24"/>
                <w:highlight w:val="yellow"/>
              </w:rPr>
              <w:t>(Se incluyeron las preguntas)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3. Marco de referencia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¿Ofrece el trabajo un respaldo teórico adecuado, a partir de referencias bibliográficas actualizadas (al menos el 75% de las referencias corresponden a la última década)?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t>ión del marco de referencia: 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4. Coherencia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¿En el trabajo, se encuentra el planteamiento del problema de modo coherente y se presenta con claridad, así como el modo de resolverl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t>o?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  <w:t>Evaluación de coherencia: 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t>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1. Suficiente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valuación cualitativa: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 xml:space="preserve">Detalle y especifique comentarios que releven fortalezas y debilidades de la secciones Marco de referencia y Coherencia, los cuales pueden ayudar al </w:t>
            </w:r>
            <w:r w:rsidR="00E1066F" w:rsidRPr="00C84B50">
              <w:rPr>
                <w:rFonts w:ascii="Times New Roman" w:hAnsi="Times New Roman" w:cs="Times New Roman"/>
                <w:sz w:val="24"/>
              </w:rPr>
              <w:t>autor(es) a mejorar su trabajo</w:t>
            </w:r>
            <w:r w:rsidRPr="00C84B50">
              <w:rPr>
                <w:rFonts w:ascii="Times New Roman" w:hAnsi="Times New Roman" w:cs="Times New Roman"/>
                <w:sz w:val="24"/>
              </w:rPr>
              <w:t>: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El trabajo está actualizado en lo concerniente al soporte teórico. Su presentación argumentativa y expositiva es coherente y clara.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------------------------------------------------------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>________________________________________________________________________ </w:t>
            </w:r>
            <w:r w:rsidRPr="00C84B50">
              <w:rPr>
                <w:rFonts w:ascii="Times New Roman" w:hAnsi="Times New Roman" w:cs="Times New Roman"/>
                <w:sz w:val="24"/>
              </w:rPr>
              <w:br/>
              <w:t xml:space="preserve">Revista Signos. Estudios de </w:t>
            </w:r>
            <w:proofErr w:type="spellStart"/>
            <w:r w:rsidRPr="00C84B50">
              <w:rPr>
                <w:rFonts w:ascii="Times New Roman" w:hAnsi="Times New Roman" w:cs="Times New Roman"/>
                <w:sz w:val="24"/>
              </w:rPr>
              <w:t>Lingüistica</w:t>
            </w:r>
            <w:proofErr w:type="spellEnd"/>
            <w:r w:rsidRPr="00C84B50">
              <w:rPr>
                <w:rFonts w:ascii="Times New Roman" w:hAnsi="Times New Roman" w:cs="Times New Roman"/>
                <w:sz w:val="24"/>
              </w:rPr>
              <w:br/>
              <w:t>http://www.revistasignos.cl</w:t>
            </w:r>
          </w:p>
        </w:tc>
      </w:tr>
    </w:tbl>
    <w:p w:rsidR="00C3298F" w:rsidRPr="00C84B50" w:rsidRDefault="00621D1F" w:rsidP="00C84B50">
      <w:pPr>
        <w:rPr>
          <w:rFonts w:ascii="Times New Roman" w:hAnsi="Times New Roman" w:cs="Times New Roman"/>
          <w:sz w:val="24"/>
        </w:rPr>
      </w:pPr>
      <w:r w:rsidRPr="00C84B50">
        <w:rPr>
          <w:rFonts w:ascii="Times New Roman" w:hAnsi="Times New Roman" w:cs="Times New Roman"/>
          <w:sz w:val="24"/>
        </w:rPr>
        <w:lastRenderedPageBreak/>
        <w:br/>
      </w:r>
      <w:r w:rsidRPr="00C84B50">
        <w:rPr>
          <w:rFonts w:ascii="Times New Roman" w:hAnsi="Times New Roman" w:cs="Times New Roman"/>
          <w:sz w:val="24"/>
        </w:rPr>
        <w:br/>
      </w:r>
    </w:p>
    <w:sectPr w:rsidR="00C3298F" w:rsidRPr="00C84B5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1D1F"/>
    <w:rsid w:val="00621D1F"/>
    <w:rsid w:val="00837968"/>
    <w:rsid w:val="00BD6630"/>
    <w:rsid w:val="00C3298F"/>
    <w:rsid w:val="00C84B50"/>
    <w:rsid w:val="00E1066F"/>
    <w:rsid w:val="00E713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51120A09-499F-418F-A091-C9CAD710FF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621D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L"/>
    </w:rPr>
  </w:style>
  <w:style w:type="table" w:styleId="Tablaconcuadrcula">
    <w:name w:val="Table Grid"/>
    <w:basedOn w:val="Tablanormal"/>
    <w:uiPriority w:val="39"/>
    <w:rsid w:val="00C84B5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8159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126334">
          <w:marLeft w:val="0"/>
          <w:marRight w:val="0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6</Pages>
  <Words>1340</Words>
  <Characters>7372</Characters>
  <Application>Microsoft Office Word</Application>
  <DocSecurity>0</DocSecurity>
  <Lines>61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ia Figueroa</dc:creator>
  <cp:keywords/>
  <dc:description/>
  <cp:lastModifiedBy>Alicia Figueroa</cp:lastModifiedBy>
  <cp:revision>2</cp:revision>
  <dcterms:created xsi:type="dcterms:W3CDTF">2018-07-11T20:17:00Z</dcterms:created>
  <dcterms:modified xsi:type="dcterms:W3CDTF">2018-08-19T20:48:00Z</dcterms:modified>
</cp:coreProperties>
</file>